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 xml:space="preserve">Name of faculty member: </w:t>
      </w:r>
      <w:r w:rsidRPr="00F65D16">
        <w:rPr>
          <w:sz w:val="21"/>
          <w:szCs w:val="21"/>
          <w:u w:val="single"/>
        </w:rPr>
        <w:t xml:space="preserve">  </w:t>
      </w:r>
      <w:r w:rsidR="006A4DE2">
        <w:rPr>
          <w:sz w:val="21"/>
          <w:szCs w:val="21"/>
          <w:u w:val="single"/>
        </w:rPr>
        <w:t>Brian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 xml:space="preserve">Total years of teaching:   </w:t>
      </w:r>
      <w:r w:rsidR="00600DAC">
        <w:rPr>
          <w:sz w:val="21"/>
          <w:szCs w:val="21"/>
          <w:u w:val="single"/>
        </w:rPr>
        <w:t>5</w:t>
      </w:r>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r w:rsidRPr="001445AA">
        <w:t xml:space="preserve">University of </w:t>
      </w:r>
      <w:r w:rsidR="00CC7BB7">
        <w:t>California, Davis</w:t>
      </w:r>
      <w:r w:rsidR="00BB242B">
        <w:tab/>
      </w:r>
      <w:r w:rsidRPr="001445AA">
        <w:t xml:space="preserve">Ph.D. </w:t>
      </w:r>
      <w:r w:rsidR="00CC7BB7">
        <w:tab/>
      </w:r>
      <w:r w:rsidR="00CC7BB7">
        <w:tab/>
      </w:r>
      <w:r>
        <w:tab/>
      </w:r>
      <w:r w:rsidR="00CC7BB7">
        <w:t>2002-2008</w:t>
      </w:r>
      <w:r>
        <w:tab/>
      </w:r>
      <w:r>
        <w:tab/>
        <w:t>Ph.D.</w:t>
      </w:r>
    </w:p>
    <w:p w14:paraId="656A6CA9" w14:textId="77777777" w:rsidR="00FD60C7" w:rsidRDefault="00CC7BB7" w:rsidP="00FD60C7">
      <w:pPr>
        <w:spacing w:line="360" w:lineRule="auto"/>
      </w:pPr>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
    <w:p w14:paraId="3ED78568" w14:textId="77777777" w:rsidR="00CC7BB7" w:rsidRDefault="00CC7BB7" w:rsidP="00FD60C7">
      <w:pPr>
        <w:spacing w:line="360" w:lineRule="auto"/>
      </w:pPr>
      <w:r>
        <w:tab/>
      </w:r>
      <w:r>
        <w:tab/>
      </w:r>
      <w:r>
        <w:tab/>
      </w:r>
      <w:r>
        <w:tab/>
      </w:r>
      <w:r>
        <w:tab/>
      </w:r>
      <w:r w:rsidR="00F06A25">
        <w:t xml:space="preserve">cum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r w:rsidRPr="00FD60C7">
        <w:rPr>
          <w:u w:val="single"/>
        </w:rPr>
        <w:t>of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core learning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6D23858D" w:rsidR="00DA5869" w:rsidRDefault="005E1BF3" w:rsidP="00DA5869">
      <w:r>
        <w:t>Dr</w:t>
      </w:r>
      <w:r w:rsidR="003C2D42">
        <w:t>. O’Meara</w:t>
      </w:r>
      <w:r>
        <w:t xml:space="preserve"> is conducting research </w:t>
      </w:r>
      <w:r w:rsidR="00A54985">
        <w:t xml:space="preserve">about macroevolutionary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6C220114"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p>
    <w:p w14:paraId="48A7EC6C" w14:textId="77777777" w:rsidR="00B74E5E" w:rsidRDefault="00B74E5E" w:rsidP="005E1BF3"/>
    <w:p w14:paraId="18B5CD26" w14:textId="35DB1561"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faculty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group.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faculty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to help them learn about nearby biodiversity, and graded hundreds of essays. I tried to use readings,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labradoodle”). As the course went on, I modified my slides (which were made available to students as pdfs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Overall, I think I targeted the class at too high a level of understanding without providing enough basic framework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Schussler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58C3E79A" w14:textId="0ED2B6E4" w:rsidR="00BB6490" w:rsidRDefault="00D15E1F" w:rsidP="00BB6490">
      <w:pPr>
        <w:widowControl w:val="0"/>
        <w:autoSpaceDE w:val="0"/>
        <w:autoSpaceDN w:val="0"/>
        <w:adjustRightInd w:val="0"/>
        <w:spacing w:after="240"/>
        <w:rPr>
          <w:bCs/>
        </w:rPr>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6E98E645" w14:textId="77777777" w:rsidR="00870271" w:rsidRDefault="00835882" w:rsidP="00412502">
      <w:pPr>
        <w:rPr>
          <w:b/>
          <w:caps/>
          <w:sz w:val="28"/>
          <w:szCs w:val="32"/>
        </w:rPr>
      </w:pPr>
      <w:r>
        <w:rPr>
          <w:bCs/>
        </w:rPr>
        <w:t xml:space="preserve">. </w:t>
      </w:r>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90"/>
        <w:gridCol w:w="1298"/>
        <w:gridCol w:w="1110"/>
        <w:gridCol w:w="1284"/>
        <w:gridCol w:w="1020"/>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     Year</w:t>
            </w:r>
          </w:p>
        </w:tc>
        <w:tc>
          <w:tcPr>
            <w:tcW w:w="1298" w:type="dxa"/>
            <w:shd w:val="pct5" w:color="000000" w:fill="FFFFFF"/>
          </w:tcPr>
          <w:p w14:paraId="049F75E2" w14:textId="77777777" w:rsidR="009914BC" w:rsidRPr="00720988" w:rsidRDefault="009914BC" w:rsidP="00720988">
            <w:pPr>
              <w:rPr>
                <w:b/>
                <w:bCs/>
              </w:rPr>
            </w:pPr>
            <w:r w:rsidRPr="00720988">
              <w:rPr>
                <w:b/>
                <w:bCs/>
              </w:rPr>
              <w:t>Course/        Hrs</w:t>
            </w:r>
          </w:p>
        </w:tc>
        <w:tc>
          <w:tcPr>
            <w:tcW w:w="1110" w:type="dxa"/>
            <w:shd w:val="pct5" w:color="000000" w:fill="FFFFFF"/>
          </w:tcPr>
          <w:p w14:paraId="747A1682" w14:textId="77777777" w:rsidR="009914BC" w:rsidRPr="00720988" w:rsidRDefault="009914BC" w:rsidP="00720988">
            <w:pPr>
              <w:rPr>
                <w:b/>
                <w:bCs/>
              </w:rPr>
            </w:pPr>
            <w:r w:rsidRPr="00720988">
              <w:rPr>
                <w:b/>
                <w:bCs/>
              </w:rPr>
              <w:t>No. of Students</w:t>
            </w:r>
          </w:p>
        </w:tc>
        <w:tc>
          <w:tcPr>
            <w:tcW w:w="1284" w:type="dxa"/>
            <w:shd w:val="pct5" w:color="000000" w:fill="FFFFFF"/>
          </w:tcPr>
          <w:p w14:paraId="0ABE72A7" w14:textId="77777777" w:rsidR="009914BC" w:rsidRPr="00720988" w:rsidRDefault="009914BC" w:rsidP="00720988">
            <w:pPr>
              <w:rPr>
                <w:b/>
                <w:bCs/>
              </w:rPr>
            </w:pPr>
            <w:r w:rsidRPr="00720988">
              <w:rPr>
                <w:b/>
                <w:bCs/>
              </w:rPr>
              <w:t>No. of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77777777" w:rsidR="009914BC" w:rsidRPr="00720988" w:rsidRDefault="009914BC" w:rsidP="00720988">
            <w:pPr>
              <w:rPr>
                <w:b/>
                <w:bCs/>
              </w:rPr>
            </w:pPr>
            <w:r w:rsidRPr="00720988">
              <w:rPr>
                <w:b/>
                <w:bCs/>
              </w:rPr>
              <w:t>Fall 2012</w:t>
            </w:r>
          </w:p>
        </w:tc>
        <w:tc>
          <w:tcPr>
            <w:tcW w:w="1298" w:type="dxa"/>
            <w:shd w:val="pct20" w:color="000000" w:fill="FFFFFF"/>
          </w:tcPr>
          <w:p w14:paraId="31CC00CB" w14:textId="77777777" w:rsidR="009914BC" w:rsidRPr="00720988" w:rsidRDefault="009914BC" w:rsidP="00720988">
            <w:pPr>
              <w:rPr>
                <w:b/>
                <w:bCs/>
              </w:rPr>
            </w:pPr>
            <w:r w:rsidRPr="00720988">
              <w:rPr>
                <w:b/>
                <w:bCs/>
              </w:rPr>
              <w:t>EEB607/1</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  5 = excellent, 0 = very poor</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CD7D4A3" w14:textId="77777777" w:rsidR="009D5245" w:rsidRDefault="009D5245" w:rsidP="0063379D">
      <w:pPr>
        <w:ind w:left="720" w:hanging="720"/>
        <w:rPr>
          <w:b/>
          <w:bCs/>
        </w:rPr>
      </w:pPr>
    </w:p>
    <w:p w14:paraId="3F053E3E" w14:textId="77777777" w:rsidR="009D5245" w:rsidRDefault="009D5245" w:rsidP="0063379D">
      <w:pPr>
        <w:ind w:left="720" w:hanging="720"/>
        <w:rPr>
          <w:b/>
          <w:bCs/>
        </w:rPr>
      </w:pPr>
    </w:p>
    <w:p w14:paraId="47319FDF" w14:textId="77777777" w:rsidR="009D5245" w:rsidRDefault="009D5245" w:rsidP="0063379D">
      <w:pPr>
        <w:ind w:left="720" w:hanging="720"/>
        <w:rPr>
          <w:b/>
          <w:bCs/>
        </w:rPr>
      </w:pPr>
    </w:p>
    <w:p w14:paraId="55CF1590" w14:textId="77777777" w:rsidR="009D5245" w:rsidRDefault="009D5245" w:rsidP="0063379D">
      <w:pPr>
        <w:ind w:left="720" w:hanging="720"/>
        <w:rPr>
          <w:b/>
          <w:bCs/>
        </w:rPr>
      </w:pPr>
    </w:p>
    <w:p w14:paraId="047B1034" w14:textId="77777777" w:rsidR="009D5245" w:rsidRDefault="009D5245" w:rsidP="0063379D">
      <w:pPr>
        <w:ind w:left="720" w:hanging="720"/>
        <w:rPr>
          <w:b/>
          <w:bCs/>
        </w:rPr>
      </w:pPr>
    </w:p>
    <w:p w14:paraId="00295B09" w14:textId="77777777" w:rsidR="009D5245" w:rsidRDefault="009D5245" w:rsidP="0063379D">
      <w:pPr>
        <w:ind w:left="720" w:hanging="720"/>
        <w:rPr>
          <w:b/>
          <w:bCs/>
        </w:rPr>
      </w:pPr>
    </w:p>
    <w:p w14:paraId="4D9607F7" w14:textId="77777777" w:rsidR="009D5245" w:rsidRDefault="009D5245" w:rsidP="0063379D">
      <w:pPr>
        <w:ind w:left="720" w:hanging="720"/>
        <w:rPr>
          <w:b/>
          <w:bCs/>
        </w:rPr>
      </w:pPr>
    </w:p>
    <w:p w14:paraId="0FBC6235" w14:textId="77777777" w:rsidR="009D5245" w:rsidRDefault="009D5245" w:rsidP="0063379D">
      <w:pPr>
        <w:ind w:left="720" w:hanging="720"/>
        <w:rPr>
          <w:b/>
          <w:bCs/>
        </w:rPr>
      </w:pPr>
    </w:p>
    <w:p w14:paraId="49103417" w14:textId="77777777" w:rsidR="009D5245" w:rsidRDefault="009D5245" w:rsidP="0063379D">
      <w:pPr>
        <w:ind w:left="720" w:hanging="720"/>
        <w:rPr>
          <w:b/>
          <w:bCs/>
        </w:rPr>
      </w:pPr>
    </w:p>
    <w:p w14:paraId="0DAB2FF9" w14:textId="77777777" w:rsidR="009D5245" w:rsidRDefault="009D5245" w:rsidP="0063379D">
      <w:pPr>
        <w:ind w:left="720" w:hanging="720"/>
        <w:rPr>
          <w:b/>
          <w:bCs/>
        </w:rPr>
      </w:pPr>
    </w:p>
    <w:p w14:paraId="7B5C2038" w14:textId="77777777" w:rsidR="009D5245" w:rsidRDefault="009D5245" w:rsidP="0063379D">
      <w:pPr>
        <w:ind w:left="720" w:hanging="720"/>
        <w:rPr>
          <w:b/>
          <w:bCs/>
        </w:rPr>
      </w:pPr>
    </w:p>
    <w:p w14:paraId="184D1076" w14:textId="77777777" w:rsidR="009D5245" w:rsidRDefault="009D5245" w:rsidP="0063379D">
      <w:pPr>
        <w:ind w:left="720" w:hanging="720"/>
        <w:rPr>
          <w:b/>
          <w:bCs/>
        </w:rPr>
      </w:pPr>
    </w:p>
    <w:p w14:paraId="5F7D4C1E" w14:textId="77777777" w:rsidR="009D5245" w:rsidRDefault="009D5245" w:rsidP="0063379D">
      <w:pPr>
        <w:ind w:left="720" w:hanging="720"/>
        <w:rPr>
          <w:b/>
          <w:bCs/>
        </w:rPr>
      </w:pPr>
    </w:p>
    <w:p w14:paraId="64DDFF27" w14:textId="77777777" w:rsidR="009D5245" w:rsidRDefault="009D5245" w:rsidP="0063379D">
      <w:pPr>
        <w:ind w:left="720" w:hanging="720"/>
        <w:rPr>
          <w:b/>
          <w:bCs/>
        </w:rPr>
      </w:pPr>
    </w:p>
    <w:p w14:paraId="3392565B" w14:textId="77777777" w:rsidR="009D5245" w:rsidRDefault="009D5245" w:rsidP="0063379D">
      <w:pPr>
        <w:ind w:left="720" w:hanging="720"/>
        <w:rPr>
          <w:b/>
          <w:bCs/>
        </w:rPr>
      </w:pPr>
    </w:p>
    <w:p w14:paraId="1007BD13" w14:textId="77777777" w:rsidR="009D5245" w:rsidRDefault="009D5245" w:rsidP="0063379D">
      <w:pPr>
        <w:ind w:left="720" w:hanging="720"/>
        <w:rPr>
          <w:b/>
          <w:bCs/>
        </w:rPr>
      </w:pPr>
    </w:p>
    <w:p w14:paraId="13ED377B" w14:textId="77777777" w:rsidR="009D5245" w:rsidRDefault="009D5245" w:rsidP="0063379D">
      <w:pPr>
        <w:ind w:left="720" w:hanging="720"/>
        <w:rPr>
          <w:b/>
          <w:bCs/>
        </w:rPr>
      </w:pPr>
    </w:p>
    <w:p w14:paraId="0E76184B" w14:textId="77777777" w:rsidR="009D5245" w:rsidRDefault="009D5245" w:rsidP="0063379D">
      <w:pPr>
        <w:ind w:left="720" w:hanging="720"/>
        <w:rPr>
          <w:b/>
          <w:bCs/>
        </w:rPr>
      </w:pPr>
    </w:p>
    <w:p w14:paraId="638EA7F9" w14:textId="77777777" w:rsidR="009D5245" w:rsidRDefault="009D5245" w:rsidP="0063379D">
      <w:pPr>
        <w:ind w:left="720" w:hanging="720"/>
        <w:rPr>
          <w:b/>
          <w:bCs/>
        </w:rPr>
      </w:pPr>
    </w:p>
    <w:p w14:paraId="72CED42B"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lastRenderedPageBreak/>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0" w:name="_Hlk214870951"/>
            <w:r w:rsidRPr="00AD70FD">
              <w:t>Ivan Juric</w:t>
            </w:r>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0"/>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r>
              <w:t>iPlant</w:t>
            </w:r>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5"/>
          <w:footerReference w:type="default" r:id="rId16"/>
          <w:pgSz w:w="12240" w:h="15840" w:code="1"/>
          <w:pgMar w:top="1440" w:right="1440" w:bottom="1440" w:left="1440" w:header="720" w:footer="720" w:gutter="0"/>
          <w:pgNumType w:start="10"/>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7"/>
          <w:footerReference w:type="default" r:id="rId18"/>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An NSF grant based on using these techniques, with others, on fungal datasets, with PI Karen Hughes and me as one of the CoPIs, was recently funded. I have continued to develop the method, which was presented at a different Evolution symposium in 2013. I was also PI on a preproposal and proposal based on this work which resulted in a grant awarded in the past round, w</w:t>
      </w:r>
      <w:r w:rsidR="00366B0C">
        <w:rPr>
          <w:bCs/>
        </w:rPr>
        <w:t xml:space="preserve">hich includes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submitting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BC123DF"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due (mid-October, 2014), a manuscript about settlement bias of plants on Hawaii and a manuscript about a new general diversification </w:t>
      </w:r>
      <w:r w:rsidR="00A610DF">
        <w:rPr>
          <w:bCs/>
        </w:rPr>
        <w:lastRenderedPageBreak/>
        <w:t xml:space="preserve">model will be in review. A paper questioning the widespread belief that extinction cannot be estimated from neontological phylogenies is currently in review at </w:t>
      </w:r>
      <w:r w:rsidR="00A610DF">
        <w:rPr>
          <w:bCs/>
          <w:i/>
        </w:rPr>
        <w:t>Evolution</w:t>
      </w:r>
      <w:r w:rsidR="00A610DF">
        <w:rPr>
          <w:bCs/>
        </w:rPr>
        <w:t>.</w:t>
      </w:r>
      <w:bookmarkStart w:id="1" w:name="_GoBack"/>
      <w:bookmarkEnd w:id="1"/>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t>Research and Scholarly Publications</w:t>
      </w:r>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Abercrombie, J. M., B. C. O'Meara, A. R. Moffatt, and J. H. Williams. 2011. Developmental evolution of flowering plant pollen tube cell walls: callose synthase (CalS) gene expression patterns. EvoDevo 2:14.</w:t>
      </w:r>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t>Banbury, B. L. and B. C. O'Meara. 2014. Reol: R interface to the Encyclopedia of Life. Ecology and Evolution.</w:t>
      </w:r>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C. Jhwueng, C. Boettiger, and B. C. O'Meara. 2012. Modeling Stabilizing Selection: Expanding the Ornstein-Uhlenbeck Model of Adaptive Evolution. Evolution 66:2369-2383.</w:t>
      </w:r>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Beaulieu, J. M. and B. C. O'Meara. 2014. Hidden Markov Models for Studying the Evolution of Binary Morphological Characters. Pp. 395-408 in L. Z. Garamszegi, ed. Modern Phylogenetic Comparative Methods and Their Application in Evolutionary Biology. Springer-Verlag, Berlin.</w:t>
      </w:r>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r>
        <w:t>Collar, D. C., B. C. O'Meara, P. C. Wainwright, and T. J. Near. 2009. Piscivory Limits Diversification of Feeding Morphology in Centrarchid Fishes. Evolution 63:1557-1573.</w:t>
      </w:r>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r>
        <w:lastRenderedPageBreak/>
        <w:t>Collar, D. C., J. A. Schulte, B. C. O'Meara, and J. B. Losos.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r>
        <w:t>Driskell, A. C., C. Ane, J. G. Burleigh, M. M. McMahon, B. C. O'Meara, and M. J. Sanderson. 2004. Prospects for building the tree of life from large sequence databases. Science 306:1172-1174.</w:t>
      </w:r>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Curculionidae : Scolytinae and Platypodinae). Evolution 55:2011-2027.</w:t>
      </w:r>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Frontiers in plant science 2:34-34.</w:t>
      </w:r>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Hastings, A. and L. J. Gross. 2012. Encyclopedia of theoretical ecology. University of California Pr.</w:t>
      </w:r>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r>
        <w:t>Hulsey, D. C., B. P. Keck, H. Alamillo, and B. C. O'Meara. 2013. Mitochondrial genome primers for Lake Malawi cichlids. Molecular ecology resources 13:347-353.</w:t>
      </w:r>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lastRenderedPageBreak/>
        <w:t>Jhwueng, D.-C., S. Huzurbazar, B. C. O’Meara, and L. Liu. 2014. Investigating the performance of AIC in selecting phylogenetic models. Statistical applications in genetics and molecular biology.</w:t>
      </w:r>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O'Meara, B. C. 2007. Estimating Different Rates of Gene Loss on a Tree. Genetics 177:1415-1416.</w:t>
      </w:r>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O'Meara, B. C. 2010. New Heuristic Methods for Joint Species Delimitation and Species Tree Inferenc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O'Meara, B. C. 2012. Evolutionary Inferences from Phylogenies: A Review of Methods. Annual Review of Ecology, Evolution, and Systematics 43.</w:t>
      </w:r>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O'Meara, B. C. 2014. CRAN Task View: Phylogenetics. Version 2014-07-17, URL http://cran.r-project.org/web/views/Phylogenetics.html.</w:t>
      </w:r>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O'Meara, B. C., C. Ane, M. J. Sanderson, and P. C. Wainwright. 2006. Testing for different rates of continuous trait evolution using likelihood. Evolution 60:922-933.</w:t>
      </w:r>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O'Meara, B. C. and J. M. Beaulieu. 2014. Modelling Stabilizing Selection: The Attraction of Ornstein–Uhlenbeck Models. Pp. 381-393 in L. Z. Garamszegi, ed. Modern Phylogenetic Comparative Methods and Their Application in Evolutionary Biology. Springer-Verlag, Berlin.</w:t>
      </w:r>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Smith, S. A. and B. C. O'Meara. 2009. Morphogenera, monophyly, and macroevolution. Proceedings of the National Academy of Sciences of the United States of America 106:E97-E98.</w:t>
      </w:r>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Smith, S. A. and B. C. O'Meara. 2012. treePL: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lastRenderedPageBreak/>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r>
        <w:t>Stack, J. C., L. J. Harmon, and B. O'Meara.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d bicellular)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77777777" w:rsidR="00370836" w:rsidRPr="00DF47C3" w:rsidRDefault="00E9521C" w:rsidP="00370836">
      <w:pPr>
        <w:rPr>
          <w:bCs/>
          <w:i/>
        </w:rPr>
      </w:pPr>
      <w:r>
        <w:rPr>
          <w:bCs/>
          <w:i/>
        </w:rPr>
        <w:lastRenderedPageBreak/>
        <w:t xml:space="preserve">Since starting at UTK approximately four years ago, </w:t>
      </w:r>
      <w:r w:rsidR="00370836" w:rsidRPr="00370836">
        <w:rPr>
          <w:bCs/>
          <w:i/>
        </w:rPr>
        <w:t>I have</w:t>
      </w:r>
      <w:r w:rsidR="00370836">
        <w:rPr>
          <w:bCs/>
          <w:i/>
        </w:rPr>
        <w:t xml:space="preserve"> turned in 23 grants through Te</w:t>
      </w:r>
      <w:r>
        <w:rPr>
          <w:bCs/>
          <w:i/>
        </w:rPr>
        <w:t>raPams; this includes 16 I have submitted</w:t>
      </w:r>
      <w:r w:rsidR="00370836">
        <w:rPr>
          <w:bCs/>
          <w:i/>
        </w:rPr>
        <w:t xml:space="preserve"> through NSF Fastlane (this includes </w:t>
      </w:r>
      <w:r>
        <w:rPr>
          <w:bCs/>
          <w:i/>
        </w:rPr>
        <w:t>12 full proposals and 4 preproposals</w:t>
      </w:r>
      <w:r w:rsidR="00370836">
        <w:rPr>
          <w:bCs/>
          <w:i/>
        </w:rPr>
        <w:t>)</w:t>
      </w:r>
      <w:r w:rsidR="00DF47C3">
        <w:rPr>
          <w:bCs/>
          <w:i/>
        </w:rPr>
        <w:t>.</w:t>
      </w:r>
      <w:r>
        <w:rPr>
          <w:bCs/>
          <w:i/>
        </w:rPr>
        <w:t xml:space="preserve"> Of the 21 that are no longer pending, 8 were awarded (this includes three preproposals).</w:t>
      </w:r>
      <w:r w:rsidR="00DF47C3">
        <w:rPr>
          <w:bCs/>
          <w:i/>
        </w:rPr>
        <w:t xml:space="preserve"> I have been awarded </w:t>
      </w:r>
      <w:r w:rsidR="00DF47C3" w:rsidRPr="00DF47C3">
        <w:rPr>
          <w:b/>
          <w:bCs/>
          <w:i/>
        </w:rPr>
        <w:t>$880,330</w:t>
      </w:r>
      <w:r w:rsidR="00DF47C3">
        <w:rPr>
          <w:bCs/>
          <w:i/>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evolution working group, which included two months of summer salary for me and funding for a postdoc for this year and next year. Note that I was not part of the initial proposal (thus not an official PI/co-PI), but was invited to become part of it once it was funded and I function as a co-PI. Funds from NSF via iPlant via University of Arizona. $132,345 to UTK in year 1, $138,590 in year 2 for </w:t>
      </w:r>
      <w:r w:rsidRPr="001B6FCA">
        <w:rPr>
          <w:b/>
          <w:sz w:val="23"/>
          <w:szCs w:val="23"/>
        </w:rPr>
        <w:t>$270,935</w:t>
      </w:r>
      <w:r w:rsidRPr="001B6FCA">
        <w:rPr>
          <w:sz w:val="23"/>
          <w:szCs w:val="23"/>
        </w:rPr>
        <w:t xml:space="preserve"> in total.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r w:rsidRPr="001B6FCA">
        <w:rPr>
          <w:b/>
          <w:sz w:val="23"/>
          <w:szCs w:val="23"/>
        </w:rPr>
        <w:t xml:space="preserve">$5000 </w:t>
      </w:r>
      <w:r w:rsidRPr="001B6FCA">
        <w:rPr>
          <w:sz w:val="23"/>
          <w:szCs w:val="23"/>
        </w:rPr>
        <w:t>by Google to pay for Penn State graduate student Conrad Stack to work on putting my program Brownie into the R programming language. I was primary mentor, Luke Harmon was co-mentor.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Funding years 2014-2016.</w:t>
      </w:r>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Funding years 2013-2015.</w:t>
      </w:r>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2011: NSF: “Dimensions: Collaborative Research: How do Plant-Insect Interactions Generate Biodiversity? -A Case Study of Euphorb Vines (Euphorbiaceae: Plukenetieae) and Their Insect Associates” proposal to NSF Dimensions of Biodiversity. Modification and resubmission of above grant.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lastRenderedPageBreak/>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This software is all open source,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19" w:history="1">
        <w:r w:rsidRPr="00E26D42">
          <w:rPr>
            <w:rStyle w:val="Hyperlink"/>
          </w:rPr>
          <w:t>http://lampyr.org</w:t>
        </w:r>
      </w:hyperlink>
    </w:p>
    <w:p w14:paraId="096BC86A" w14:textId="77777777" w:rsidR="00956345" w:rsidRDefault="00956345" w:rsidP="00EC76F1">
      <w:pPr>
        <w:ind w:left="720" w:hanging="720"/>
      </w:pPr>
      <w:r>
        <w:t xml:space="preserve">corHMM: R package for dealing with discrete trait evolution. </w:t>
      </w:r>
      <w:hyperlink r:id="rId20"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21"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2"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23"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24" w:history="1">
        <w:r w:rsidRPr="00E26D42">
          <w:rPr>
            <w:rStyle w:val="Hyperlink"/>
          </w:rPr>
          <w:t>http://reolblog.wordpress.com/</w:t>
        </w:r>
      </w:hyperlink>
    </w:p>
    <w:p w14:paraId="3693BF1A" w14:textId="77777777" w:rsidR="009201F0" w:rsidRDefault="006E3E13" w:rsidP="00EC76F1">
      <w:pPr>
        <w:ind w:left="720" w:hanging="720"/>
      </w:pPr>
      <w:r>
        <w:t>rPlant: R package to interact with NSF-spons</w:t>
      </w:r>
      <w:r w:rsidR="003626DE">
        <w:t xml:space="preserve">ored high performance computing. </w:t>
      </w:r>
      <w:hyperlink r:id="rId25" w:history="1">
        <w:r w:rsidR="00371E3D" w:rsidRPr="00E26D42">
          <w:rPr>
            <w:rStyle w:val="Hyperlink"/>
          </w:rPr>
          <w:t>http://cran.r-project.org/web/packages/rPlant/index.html</w:t>
        </w:r>
      </w:hyperlink>
    </w:p>
    <w:p w14:paraId="5D1715EB" w14:textId="77777777" w:rsidR="00371E3D" w:rsidRDefault="00371E3D" w:rsidP="00EC76F1">
      <w:pPr>
        <w:ind w:left="720" w:hanging="720"/>
      </w:pPr>
      <w:r>
        <w:t xml:space="preserve">phrapl: R software for testing phylogeographic hypotheses. </w:t>
      </w:r>
      <w:hyperlink r:id="rId26"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460A9270" w14:textId="1EA0A6D6" w:rsidR="00BE3FCF" w:rsidRPr="00957F9B" w:rsidRDefault="00BE3FCF" w:rsidP="00BE3FCF">
      <w:r>
        <w:t>Note that this section still needs to be updated (Sept 2014)</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June 22, 2013: Invited symposium talk at Evolution on “Simulated likelihood for species delimitation and phylogeography”</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July 9, 2012: Talk at iEvoBio on “DateLife: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7"/>
          <w:footerReference w:type="default" r:id="rId28"/>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29"/>
          <w:footerReference w:type="default" r:id="rId30"/>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Akaik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6A4F4775" w14:textId="77777777" w:rsidR="00152B51" w:rsidRDefault="00152B51" w:rsidP="00D75EE2">
      <w:pPr>
        <w:ind w:left="720" w:hanging="720"/>
        <w:rPr>
          <w:b/>
          <w:bCs/>
        </w:rPr>
      </w:pPr>
    </w:p>
    <w:p w14:paraId="4C8A6B8E" w14:textId="7E5FCBB7" w:rsidR="00FC48D6" w:rsidRDefault="00FC48D6" w:rsidP="00DB4A00">
      <w:pPr>
        <w:rPr>
          <w:b/>
          <w:bCs/>
        </w:rPr>
      </w:pPr>
    </w:p>
    <w:sectPr w:rsidR="00FC48D6" w:rsidSect="00F5543C">
      <w:headerReference w:type="default" r:id="rId31"/>
      <w:footerReference w:type="default" r:id="rId3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DB4A00" w:rsidRDefault="00DB4A00">
      <w:r>
        <w:separator/>
      </w:r>
    </w:p>
  </w:endnote>
  <w:endnote w:type="continuationSeparator" w:id="0">
    <w:p w14:paraId="283C33E2" w14:textId="77777777" w:rsidR="00DB4A00" w:rsidRDefault="00DB4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Serif">
    <w:altName w:val="Times New Roma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DB4A00" w:rsidRDefault="00DB4A00"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DB4A00" w:rsidRDefault="00DB4A00"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sidR="00A610DF">
      <w:rPr>
        <w:rStyle w:val="PageNumber"/>
        <w:noProof/>
      </w:rPr>
      <w:t>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DB4A00" w:rsidRDefault="00DB4A00"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DB4A00" w:rsidRDefault="00DB4A00"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sidR="00A610DF">
      <w:rPr>
        <w:rStyle w:val="PageNumber"/>
        <w:noProof/>
      </w:rPr>
      <w:t>17</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DB4A00" w:rsidRDefault="00DB4A00"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DB4A00" w:rsidRDefault="00DB4A00"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sidR="00A610DF">
      <w:rPr>
        <w:rStyle w:val="PageNumber"/>
        <w:noProof/>
      </w:rPr>
      <w:t>3</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DB4A00" w:rsidRDefault="00DB4A00"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DB4A00" w:rsidRDefault="00DB4A00"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DB4A00" w:rsidRDefault="00DB4A00">
      <w:r>
        <w:separator/>
      </w:r>
    </w:p>
  </w:footnote>
  <w:footnote w:type="continuationSeparator" w:id="0">
    <w:p w14:paraId="1D2EDB6E" w14:textId="77777777" w:rsidR="00DB4A00" w:rsidRDefault="00DB4A0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DB4A00" w:rsidRPr="00A976FC" w:rsidRDefault="00DB4A00"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DB4A00" w:rsidRPr="006C5FC3" w:rsidRDefault="00DB4A00"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DB4A00" w:rsidRPr="00CA5968" w:rsidRDefault="00DB4A00"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DB4A00" w:rsidRPr="003D23DB" w:rsidRDefault="00DB4A00"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DB4A00" w:rsidRPr="008C38F2" w:rsidRDefault="00DB4A00"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DB4A00" w:rsidRPr="008C38F2" w:rsidRDefault="00DB4A00"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DB4A00" w:rsidRPr="00F5543C" w:rsidRDefault="00DB4A00"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DB4A00" w:rsidRPr="007F5EEE" w:rsidRDefault="00DB4A00"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C5DA1"/>
    <w:rsid w:val="000D1804"/>
    <w:rsid w:val="000D413A"/>
    <w:rsid w:val="000F0F38"/>
    <w:rsid w:val="00135168"/>
    <w:rsid w:val="0014272A"/>
    <w:rsid w:val="0014400D"/>
    <w:rsid w:val="00151E7B"/>
    <w:rsid w:val="00152B51"/>
    <w:rsid w:val="00167CEA"/>
    <w:rsid w:val="0017029B"/>
    <w:rsid w:val="00170E2A"/>
    <w:rsid w:val="00181BAA"/>
    <w:rsid w:val="00194A8D"/>
    <w:rsid w:val="001957B9"/>
    <w:rsid w:val="00197EC4"/>
    <w:rsid w:val="001A0684"/>
    <w:rsid w:val="001A646A"/>
    <w:rsid w:val="001A687A"/>
    <w:rsid w:val="001B176E"/>
    <w:rsid w:val="001B260E"/>
    <w:rsid w:val="001B5799"/>
    <w:rsid w:val="001B6FCA"/>
    <w:rsid w:val="001C34EA"/>
    <w:rsid w:val="001E1961"/>
    <w:rsid w:val="001E247F"/>
    <w:rsid w:val="001F3D3B"/>
    <w:rsid w:val="001F6DE4"/>
    <w:rsid w:val="00202DEB"/>
    <w:rsid w:val="00205781"/>
    <w:rsid w:val="0021050F"/>
    <w:rsid w:val="00220273"/>
    <w:rsid w:val="00220D5B"/>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1953"/>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7740"/>
    <w:rsid w:val="003D0F7C"/>
    <w:rsid w:val="003D1C76"/>
    <w:rsid w:val="003D23DB"/>
    <w:rsid w:val="003D2F7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450D"/>
    <w:rsid w:val="004A006A"/>
    <w:rsid w:val="004A19DC"/>
    <w:rsid w:val="004A1FA2"/>
    <w:rsid w:val="004A5D87"/>
    <w:rsid w:val="004B2B33"/>
    <w:rsid w:val="004B5AAC"/>
    <w:rsid w:val="004C3B1A"/>
    <w:rsid w:val="004D0E27"/>
    <w:rsid w:val="004D21E0"/>
    <w:rsid w:val="004E61AE"/>
    <w:rsid w:val="004E6BDB"/>
    <w:rsid w:val="004E7E29"/>
    <w:rsid w:val="004F12C2"/>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05C"/>
    <w:rsid w:val="005828B8"/>
    <w:rsid w:val="005869E2"/>
    <w:rsid w:val="005877D6"/>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167"/>
    <w:rsid w:val="00600DAC"/>
    <w:rsid w:val="00602633"/>
    <w:rsid w:val="00603EED"/>
    <w:rsid w:val="00605D07"/>
    <w:rsid w:val="006071C2"/>
    <w:rsid w:val="00611E29"/>
    <w:rsid w:val="00612166"/>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D0DC8"/>
    <w:rsid w:val="007D5551"/>
    <w:rsid w:val="007F1823"/>
    <w:rsid w:val="007F3339"/>
    <w:rsid w:val="007F47EA"/>
    <w:rsid w:val="007F5EEE"/>
    <w:rsid w:val="007F681A"/>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9F4EA0"/>
    <w:rsid w:val="00A01445"/>
    <w:rsid w:val="00A042C7"/>
    <w:rsid w:val="00A1061C"/>
    <w:rsid w:val="00A10F2C"/>
    <w:rsid w:val="00A11404"/>
    <w:rsid w:val="00A12875"/>
    <w:rsid w:val="00A12BF5"/>
    <w:rsid w:val="00A13AE5"/>
    <w:rsid w:val="00A17082"/>
    <w:rsid w:val="00A179C8"/>
    <w:rsid w:val="00A24AC3"/>
    <w:rsid w:val="00A3117C"/>
    <w:rsid w:val="00A32F86"/>
    <w:rsid w:val="00A54985"/>
    <w:rsid w:val="00A610DF"/>
    <w:rsid w:val="00A62EF1"/>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416E"/>
    <w:rsid w:val="00BB6490"/>
    <w:rsid w:val="00BB6B73"/>
    <w:rsid w:val="00BC15AA"/>
    <w:rsid w:val="00BC4D4E"/>
    <w:rsid w:val="00BD35C7"/>
    <w:rsid w:val="00BE1627"/>
    <w:rsid w:val="00BE17C1"/>
    <w:rsid w:val="00BE3FCF"/>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BB7"/>
    <w:rsid w:val="00CE77EF"/>
    <w:rsid w:val="00D01B8F"/>
    <w:rsid w:val="00D04C87"/>
    <w:rsid w:val="00D05E2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F0B1A"/>
    <w:rsid w:val="00DF13E7"/>
    <w:rsid w:val="00DF47C3"/>
    <w:rsid w:val="00E061A0"/>
    <w:rsid w:val="00E15760"/>
    <w:rsid w:val="00E15AF9"/>
    <w:rsid w:val="00E23E59"/>
    <w:rsid w:val="00E27727"/>
    <w:rsid w:val="00E3075F"/>
    <w:rsid w:val="00E3663A"/>
    <w:rsid w:val="00E41784"/>
    <w:rsid w:val="00E43C50"/>
    <w:rsid w:val="00E46E2F"/>
    <w:rsid w:val="00E50A39"/>
    <w:rsid w:val="00E61FFC"/>
    <w:rsid w:val="00E6695A"/>
    <w:rsid w:val="00E67421"/>
    <w:rsid w:val="00E70BDC"/>
    <w:rsid w:val="00E73EC3"/>
    <w:rsid w:val="00E85360"/>
    <w:rsid w:val="00E86A20"/>
    <w:rsid w:val="00E906A4"/>
    <w:rsid w:val="00E9521C"/>
    <w:rsid w:val="00E97A44"/>
    <w:rsid w:val="00EA0B2F"/>
    <w:rsid w:val="00EA7E59"/>
    <w:rsid w:val="00EC2373"/>
    <w:rsid w:val="00EC5277"/>
    <w:rsid w:val="00EC76F1"/>
    <w:rsid w:val="00ED4C7E"/>
    <w:rsid w:val="00ED577F"/>
    <w:rsid w:val="00EF3357"/>
    <w:rsid w:val="00F0076A"/>
    <w:rsid w:val="00F04A7A"/>
    <w:rsid w:val="00F04CD3"/>
    <w:rsid w:val="00F06A25"/>
    <w:rsid w:val="00F11249"/>
    <w:rsid w:val="00F15498"/>
    <w:rsid w:val="00F1755C"/>
    <w:rsid w:val="00F1785E"/>
    <w:rsid w:val="00F201C3"/>
    <w:rsid w:val="00F203E0"/>
    <w:rsid w:val="00F25DC9"/>
    <w:rsid w:val="00F33B17"/>
    <w:rsid w:val="00F33D70"/>
    <w:rsid w:val="00F341CF"/>
    <w:rsid w:val="00F35730"/>
    <w:rsid w:val="00F50F7F"/>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346"/>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cran.r-project.org/web/packages/corHMM/index.html" TargetMode="External"/><Relationship Id="rId21" Type="http://schemas.openxmlformats.org/officeDocument/2006/relationships/hyperlink" Target="http://cran.r-project.org/web/packages/OUwie/" TargetMode="External"/><Relationship Id="rId22" Type="http://schemas.openxmlformats.org/officeDocument/2006/relationships/hyperlink" Target="http://brianomeara.info/brownie" TargetMode="External"/><Relationship Id="rId23" Type="http://schemas.openxmlformats.org/officeDocument/2006/relationships/hyperlink" Target="http://datelife.org/" TargetMode="External"/><Relationship Id="rId24" Type="http://schemas.openxmlformats.org/officeDocument/2006/relationships/hyperlink" Target="http://reolblog.wordpress.com/" TargetMode="External"/><Relationship Id="rId25" Type="http://schemas.openxmlformats.org/officeDocument/2006/relationships/hyperlink" Target="http://cran.r-project.org/web/packages/rPlant/index.html" TargetMode="External"/><Relationship Id="rId26" Type="http://schemas.openxmlformats.org/officeDocument/2006/relationships/hyperlink" Target="https://r-forge.r-project.org/projects/phrapl/" TargetMode="External"/><Relationship Id="rId27" Type="http://schemas.openxmlformats.org/officeDocument/2006/relationships/header" Target="header6.xml"/><Relationship Id="rId28" Type="http://schemas.openxmlformats.org/officeDocument/2006/relationships/footer" Target="footer6.xml"/><Relationship Id="rId29" Type="http://schemas.openxmlformats.org/officeDocument/2006/relationships/header" Target="header7.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7.xml"/><Relationship Id="rId31" Type="http://schemas.openxmlformats.org/officeDocument/2006/relationships/header" Target="header8.xml"/><Relationship Id="rId32" Type="http://schemas.openxmlformats.org/officeDocument/2006/relationships/footer" Target="foot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yperlink" Target="http://lampy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TotalTime>
  <Pages>31</Pages>
  <Words>8633</Words>
  <Characters>49213</Characters>
  <Application>Microsoft Macintosh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57731</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26</cp:revision>
  <cp:lastPrinted>2009-01-09T16:07:00Z</cp:lastPrinted>
  <dcterms:created xsi:type="dcterms:W3CDTF">2014-08-31T19:22:00Z</dcterms:created>
  <dcterms:modified xsi:type="dcterms:W3CDTF">2014-09-0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